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Pr="006F77F2">
        <w:rPr>
          <w:i/>
          <w:sz w:val="24"/>
          <w:szCs w:val="24"/>
        </w:rPr>
        <w:t>10-</w:t>
      </w:r>
      <w:r>
        <w:rPr>
          <w:i/>
          <w:sz w:val="24"/>
          <w:szCs w:val="24"/>
        </w:rPr>
        <w:t>20</w:t>
      </w:r>
      <w:r w:rsidRPr="006F77F2">
        <w:rPr>
          <w:i/>
          <w:sz w:val="24"/>
          <w:szCs w:val="24"/>
        </w:rPr>
        <w:t>-2016</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fldSimple w:instr=" SEQ Figure \* ARABIC ">
        <w:r>
          <w:rPr>
            <w:noProof/>
          </w:rPr>
          <w:t>1</w:t>
        </w:r>
      </w:fldSimple>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w:t>
      </w:r>
      <w:proofErr w:type="gramStart"/>
      <w:r>
        <w:t>..n</w:t>
      </w:r>
      <w:proofErr w:type="gramEnd"/>
      <w:r>
        <w:t>.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1</w:t>
      </w:r>
      <w:proofErr w:type="gramStart"/>
      <w:r>
        <w:t>..n</w:t>
      </w:r>
      <w:proofErr w:type="gramEnd"/>
      <w:r>
        <w:t xml:space="preserve">.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default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Pr="008700DC"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F50E79" w:rsidRPr="008700DC" w:rsidRDefault="00F50E79" w:rsidP="004B436C">
      <w:pPr>
        <w:jc w:val="both"/>
      </w:pP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proofErr w:type="gramStart"/>
      <w:r>
        <w:rPr>
          <w:rFonts w:ascii="MS Sans Serif" w:hAnsi="MS Sans Serif" w:cs="MS Sans Serif"/>
          <w:sz w:val="16"/>
          <w:szCs w:val="16"/>
        </w:rPr>
        <w:t>clearAll</w:t>
      </w:r>
      <w:proofErr w:type="spellEnd"/>
      <w:proofErr w:type="gram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bookmarkStart w:id="1" w:name="_GoBack"/>
      <w:bookmarkEnd w:id="1"/>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lastRenderedPageBreak/>
        <w:t>set</w:t>
      </w:r>
      <w:proofErr w:type="gramEnd"/>
      <w:r>
        <w:rPr>
          <w:rFonts w:ascii="MS Sans Serif" w:hAnsi="MS Sans Serif" w:cs="MS Sans Serif"/>
          <w:sz w:val="16"/>
          <w:szCs w:val="16"/>
        </w:rPr>
        <w:t xml:space="preserve"> mode=yearly</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400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Pr>
            <w:noProof/>
          </w:rPr>
          <w:t>2</w:t>
        </w:r>
      </w:fldSimple>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2AE3" w:rsidRDefault="00632AE3" w:rsidP="006F77F2">
      <w:pPr>
        <w:spacing w:after="0" w:line="240" w:lineRule="auto"/>
      </w:pPr>
      <w:r>
        <w:separator/>
      </w:r>
    </w:p>
  </w:endnote>
  <w:endnote w:type="continuationSeparator" w:id="0">
    <w:p w:rsidR="00632AE3" w:rsidRDefault="00632AE3"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641084">
          <w:rPr>
            <w:noProof/>
          </w:rPr>
          <w:t>6</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2AE3" w:rsidRDefault="00632AE3" w:rsidP="006F77F2">
      <w:pPr>
        <w:spacing w:after="0" w:line="240" w:lineRule="auto"/>
      </w:pPr>
      <w:r>
        <w:separator/>
      </w:r>
    </w:p>
  </w:footnote>
  <w:footnote w:type="continuationSeparator" w:id="0">
    <w:p w:rsidR="00632AE3" w:rsidRDefault="00632AE3"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F3EE9"/>
    <w:rsid w:val="00511969"/>
    <w:rsid w:val="005231E2"/>
    <w:rsid w:val="005546BD"/>
    <w:rsid w:val="005C2A25"/>
    <w:rsid w:val="005F727A"/>
    <w:rsid w:val="00632AE3"/>
    <w:rsid w:val="00641084"/>
    <w:rsid w:val="006463EA"/>
    <w:rsid w:val="006618F2"/>
    <w:rsid w:val="00666F4C"/>
    <w:rsid w:val="0067149B"/>
    <w:rsid w:val="0067231D"/>
    <w:rsid w:val="006E798D"/>
    <w:rsid w:val="006F77F2"/>
    <w:rsid w:val="007658DC"/>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2BE15-03F3-4214-85F5-189D232F8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7</Pages>
  <Words>2282</Words>
  <Characters>1301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19</cp:revision>
  <dcterms:created xsi:type="dcterms:W3CDTF">2016-10-20T14:29:00Z</dcterms:created>
  <dcterms:modified xsi:type="dcterms:W3CDTF">2017-04-07T18:51:00Z</dcterms:modified>
</cp:coreProperties>
</file>